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ine-tuning is straightforward since the selfattention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Seo et al. (2017). BERT instead uses the self-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or each task, we simply plug in the taskspecific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tokenlevel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Compared to pre-training, fine-tuning is relatively inexpensive. All of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fldSimple w:instr=" SEQ Figure \* ARABIC ">
        <w:r w:rsidR="004F753D">
          <w:rPr>
            <w:noProof/>
          </w:rPr>
          <w:t>1</w:t>
        </w:r>
      </w:fldSimple>
      <w:r>
        <w:t>: aus offiziellem BERT Paper</w:t>
      </w:r>
    </w:p>
    <w:p w14:paraId="43E78CA5" w14:textId="77777777" w:rsidR="00970981" w:rsidRDefault="00970981" w:rsidP="00970981">
      <w:pPr>
        <w:keepNext/>
      </w:pPr>
      <w:r>
        <w:rPr>
          <w:noProof/>
        </w:rPr>
        <w:lastRenderedPageBreak/>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fldSimple w:instr=" SEQ Figure \* ARABIC ">
        <w:r w:rsidR="004F753D">
          <w:rPr>
            <w:noProof/>
          </w:rPr>
          <w:t>2</w:t>
        </w:r>
      </w:fldSimple>
      <w:r>
        <w:t>: aus offiziellem BERT paper</w:t>
      </w:r>
    </w:p>
    <w:p w14:paraId="391FEEED" w14:textId="77777777" w:rsidR="004F753D" w:rsidRDefault="004F753D" w:rsidP="004F753D">
      <w:pPr>
        <w:keepNext/>
      </w:pPr>
      <w:r>
        <w:rPr>
          <w:noProof/>
        </w:rPr>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fldSimple w:instr=" SEQ Figure \* ARABIC ">
        <w:r>
          <w:rPr>
            <w:noProof/>
          </w:rPr>
          <w:t>3</w:t>
        </w:r>
      </w:fldSimple>
      <w:r>
        <w:t>: aus offiziellem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r>
        <w:t>Aufgrund der promising results of BERT for many downstream tasks, wurde es dann auch für verschiedene Aufgaben von conversational agents eingesetzt</w:t>
      </w:r>
    </w:p>
    <w:p w14:paraId="7DF7DD55" w14:textId="41D4E660" w:rsidR="002C7C69" w:rsidRDefault="002C7C69" w:rsidP="002C7C69">
      <w:pPr>
        <w:pStyle w:val="Listenabsatz"/>
        <w:numPr>
          <w:ilvl w:val="0"/>
          <w:numId w:val="2"/>
        </w:numPr>
      </w:pPr>
      <w:r>
        <w:t xml:space="preserve">NLU tasks often suffer from small-scale human-labeled training data, resulting in poor generalization capability, especially for rare words. </w:t>
      </w:r>
      <w:r>
        <w:sym w:font="Wingdings" w:char="F0E0"/>
      </w:r>
      <w:r>
        <w:t xml:space="preserve"> BERT behebt das</w:t>
      </w:r>
    </w:p>
    <w:p w14:paraId="1F96C4F2" w14:textId="027A1034" w:rsidR="000024ED" w:rsidRDefault="000024ED" w:rsidP="00375E13">
      <w:pPr>
        <w:pStyle w:val="berschrift3"/>
      </w:pPr>
      <w:r>
        <w:t>BERT-DST</w:t>
      </w:r>
    </w:p>
    <w:p w14:paraId="1FCC5DA7" w14:textId="0E73A8BF" w:rsidR="00E02E9B" w:rsidRDefault="00E02E9B" w:rsidP="00E02E9B">
      <w:pPr>
        <w:pStyle w:val="Listenabsatz"/>
        <w:numPr>
          <w:ilvl w:val="0"/>
          <w:numId w:val="2"/>
        </w:numPr>
      </w:pPr>
      <w:r>
        <w:t>They present BERT-DST, a scalable ent-to-end dialogue state tracker based on BERT</w:t>
      </w:r>
    </w:p>
    <w:p w14:paraId="061D565F" w14:textId="6678DD15" w:rsidR="00E02E9B" w:rsidRPr="00E02E9B" w:rsidRDefault="00E02E9B" w:rsidP="00E02E9B">
      <w:pPr>
        <w:pStyle w:val="Listenabsatz"/>
        <w:numPr>
          <w:ilvl w:val="0"/>
          <w:numId w:val="2"/>
        </w:numPr>
      </w:pPr>
      <w:r>
        <w:t>In their framework, BERT is adopted to produce contextualized representations of dialogue context, wich are used by the classification and span prediction modules to predict the slot value as none, dontcare or a text span in the dialogue context</w:t>
      </w:r>
    </w:p>
    <w:p w14:paraId="6902636A" w14:textId="14A38D2B" w:rsidR="00D34057" w:rsidRPr="00D34057" w:rsidRDefault="00D34057" w:rsidP="00D34057">
      <w:pPr>
        <w:pStyle w:val="Listenabsatz"/>
        <w:numPr>
          <w:ilvl w:val="0"/>
          <w:numId w:val="2"/>
        </w:numPr>
        <w:rPr>
          <w:rFonts w:cstheme="minorHAnsi"/>
        </w:rPr>
      </w:pPr>
      <w:r>
        <w:t xml:space="preserve">Dialogue state tracking: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w:t>
      </w:r>
      <w:r>
        <w:rPr>
          <w:rFonts w:cstheme="minorHAnsi"/>
          <w:color w:val="212529"/>
          <w:shd w:val="clear" w:color="auto" w:fill="FFFFFF"/>
        </w:rPr>
        <w:lastRenderedPageBreak/>
        <w:t>to a backend database and generate responses to the user.</w:t>
      </w:r>
      <w:r w:rsidR="00421D77">
        <w:rPr>
          <w:rFonts w:cstheme="minorHAnsi"/>
          <w:color w:val="212529"/>
          <w:shd w:val="clear" w:color="auto" w:fill="FFFFFF"/>
        </w:rPr>
        <w:t xml:space="preserve"> A dialogue state is often expressed as a collection of slot-value pairs (dafür ist eine ontology nötig)</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contet. </w:t>
      </w:r>
    </w:p>
    <w:p w14:paraId="3F8D67A7" w14:textId="3B56CD1A" w:rsidR="002F0419" w:rsidRDefault="002F0419" w:rsidP="000024ED">
      <w:pPr>
        <w:pStyle w:val="Listenabsatz"/>
        <w:numPr>
          <w:ilvl w:val="0"/>
          <w:numId w:val="2"/>
        </w:numPr>
      </w:pPr>
      <w:r>
        <w:t>In diesem paper wird DST mit einer unknown ontology and unseen slot values behandelt</w:t>
      </w:r>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r>
        <w:t>Inent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Ähnlich zum NSP task, nurd ass hier das model unterscheidet, ob die target utterance is random or the next.</w:t>
      </w:r>
    </w:p>
    <w:p w14:paraId="5C3ABE3F" w14:textId="6634CA0E" w:rsidR="00076320" w:rsidRDefault="00076320" w:rsidP="00076320">
      <w:pPr>
        <w:pStyle w:val="berschrift3"/>
      </w:pPr>
      <w:r>
        <w:t>Task-specific objectives of pre-trained language models for dialogue adaptiaton</w:t>
      </w:r>
    </w:p>
    <w:p w14:paraId="12386E07" w14:textId="7D01B303" w:rsidR="00076320" w:rsidRDefault="005831DC" w:rsidP="00076320">
      <w:pPr>
        <w:pStyle w:val="Listenabsatz"/>
        <w:numPr>
          <w:ilvl w:val="0"/>
          <w:numId w:val="2"/>
        </w:numPr>
      </w:pPr>
      <w:r>
        <w:t>Pre-training auf task-indepent data enables the model zwar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Focus der Arbeit liegt auf Dialogue-related Natural Language Processing (DrNLP) tasks und auf dem Erstellen eines Dialogue-Adaptive Pre-training objectives (DAPO)</w:t>
      </w:r>
    </w:p>
    <w:p w14:paraId="7F943185" w14:textId="26C81233" w:rsidR="00F368C6" w:rsidRDefault="00F368C6" w:rsidP="00076320">
      <w:pPr>
        <w:pStyle w:val="Listenabsatz"/>
        <w:numPr>
          <w:ilvl w:val="0"/>
          <w:numId w:val="2"/>
        </w:numPr>
      </w:pPr>
      <w:r>
        <w:t>Das DAPO model ist dann finetuned auf dialogue based question answering, response selection and dialogue quality evaluation</w:t>
      </w:r>
      <w:r w:rsidR="00DE75ED">
        <w:t xml:space="preserve"> </w:t>
      </w:r>
      <w:r w:rsidR="00DE75ED">
        <w:sym w:font="Wingdings" w:char="F0E0"/>
      </w:r>
      <w:r w:rsidR="00DE75ED">
        <w:t xml:space="preserve"> Outperformed auf allen Tasks</w:t>
      </w:r>
    </w:p>
    <w:p w14:paraId="560809BE" w14:textId="1EDD417B" w:rsidR="00003F7D" w:rsidRDefault="00003F7D" w:rsidP="00076320">
      <w:pPr>
        <w:pStyle w:val="Listenabsatz"/>
        <w:numPr>
          <w:ilvl w:val="0"/>
          <w:numId w:val="2"/>
        </w:numPr>
      </w:pPr>
      <w:r>
        <w:t>Sie verwenden allerdings ELECTRA als ausgangsmodell!</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w:t>
      </w:r>
      <w:r>
        <w:lastRenderedPageBreak/>
        <w:t xml:space="preserve">history turns to the current question or use complicated attention mechanisms to model the history. This paper proposes history answer embedding: it enables seamless itegration of conversational history into a conversational question answering model built on BERT </w:t>
      </w:r>
    </w:p>
    <w:p w14:paraId="32E59CBF" w14:textId="676A1EC7" w:rsidR="003F46BA" w:rsidRDefault="003F46BA" w:rsidP="00746BAC">
      <w:pPr>
        <w:pStyle w:val="Listenabsatz"/>
        <w:numPr>
          <w:ilvl w:val="0"/>
          <w:numId w:val="2"/>
        </w:numPr>
      </w:pPr>
      <w:r>
        <w:t>Why Conversational QA? ConvQA is a simplified setting of conversational search since ConvQA systems do not focus on asking proactively</w:t>
      </w:r>
      <w:r w:rsidR="00EB1DA1">
        <w:t>, but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r>
        <w:t xml:space="preserve">ConvQA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BERT für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t>Question rewriting for conversational question answering</w:t>
      </w:r>
    </w:p>
    <w:p w14:paraId="303C96E5" w14:textId="498F38F4" w:rsidR="004953C6" w:rsidRDefault="00776B26" w:rsidP="004953C6">
      <w:pPr>
        <w:pStyle w:val="Listenabsatz"/>
        <w:numPr>
          <w:ilvl w:val="0"/>
          <w:numId w:val="2"/>
        </w:numPr>
      </w:pPr>
      <w:r>
        <w:t>ConvQA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rewriting: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We introduce a conversational QA architecture that sets the new state of the art on the TREC CAsT 2019 passage retrieval dataset. Moreover, we show that the same QR model improves QA performance on the QuAC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r>
        <w:t xml:space="preserve">Architektur: </w:t>
      </w:r>
    </w:p>
    <w:p w14:paraId="3F896326" w14:textId="0C70862F" w:rsidR="004F74DD" w:rsidRDefault="004F74DD" w:rsidP="004F74DD">
      <w:pPr>
        <w:pStyle w:val="Listenabsatz"/>
      </w:pPr>
      <w:r>
        <w:t xml:space="preserve">Vorheriger conversational context + aktuell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Besteht aus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lastRenderedPageBreak/>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diesem fall: add missing context from the conversational history to the current turn query, if needed; bsp siehe Bild</w:t>
      </w:r>
    </w:p>
    <w:p w14:paraId="417EB8AB" w14:textId="5841D20C" w:rsidR="004278EC" w:rsidRDefault="004278EC" w:rsidP="007B189B">
      <w:pPr>
        <w:pStyle w:val="Listenabsatz"/>
        <w:numPr>
          <w:ilvl w:val="0"/>
          <w:numId w:val="2"/>
        </w:numPr>
      </w:pPr>
      <w:r>
        <w:t>Query resolution wird in diesem Paper als binary term classification task formuliert/ vorgeschlagen (QuReTeC = Query Resolution by Term Classification): für jeden term in the previous turns of the conversation wird entschieden, ob er zu der aktuellen Query hinzugefügt werden soll oder nicht</w:t>
      </w:r>
    </w:p>
    <w:p w14:paraId="6135B299" w14:textId="61A5D031" w:rsidR="004278EC" w:rsidRDefault="004278EC" w:rsidP="007B189B">
      <w:pPr>
        <w:pStyle w:val="Listenabsatz"/>
        <w:numPr>
          <w:ilvl w:val="0"/>
          <w:numId w:val="2"/>
        </w:numPr>
      </w:pPr>
      <w:r>
        <w:t>Das vorgeschlagene QuReTec Model basiert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Also, we found that our distant supervision method can substantially reduce the required amount of gold standard query resolutions required for training QuReTeC, using only query-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A short survey of pretrained language models for conversational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first BERT based model for QuAC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top positions on CoQA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del consists of four modules namely: i)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Lane [3] recently utilize the strengths of BERT in improving the scalability of DST module. The DST module is use to maintain the state of user’s intentions through out the dialogue. The key component ofth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r>
        <w:rPr>
          <w:rFonts w:eastAsia="Times New Roman"/>
          <w:lang w:val="de-DE"/>
        </w:rPr>
        <w:lastRenderedPageBreak/>
        <w:t>Towards topic guided conversational recommender systems</w:t>
      </w:r>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ersational recommender system aims to provide high quality recommendations through </w:t>
      </w:r>
      <w:r w:rsidR="00142EA1">
        <w:rPr>
          <w:rFonts w:ascii="Segoe UI" w:eastAsia="Times New Roman" w:hAnsi="Segoe UI" w:cs="Segoe UI"/>
          <w:sz w:val="18"/>
          <w:szCs w:val="18"/>
          <w:lang w:val="de-DE"/>
        </w:rPr>
        <w:t>conversations with users. Early CRS mainly asked questions about user preferences over predefined slots to make recommendations. Neuere Ansätze interagieren mit dem Nutzer durch natural language conversations, emphasizing fluent response generation and precise recommendation</w:t>
      </w:r>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use BERT for the recommendation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e utilize the pretrained language model BERT to encode the historical utterancest, (+ SASRec to encode user interaction sequence). Aus diese zwei Repräsentationen kann dann die probability berechnet werden, mit der ein Item vom Item set dem user recommendet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also use BERT for the dialogue module: </w:t>
      </w:r>
      <w:r w:rsidR="00770F9C">
        <w:rPr>
          <w:rFonts w:ascii="Segoe UI" w:eastAsia="Times New Roman" w:hAnsi="Segoe UI" w:cs="Segoe UI"/>
          <w:sz w:val="18"/>
          <w:szCs w:val="18"/>
          <w:lang w:val="de-DE"/>
        </w:rPr>
        <w:t>it predicts the next topic that guides the user tot he target topic.</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63E6371D" w14:textId="2F3D74C2" w:rsidR="00434DD8" w:rsidRPr="004216F0" w:rsidRDefault="00CE7000" w:rsidP="00C17474">
      <w:pPr>
        <w:spacing w:after="120" w:line="240" w:lineRule="auto"/>
        <w:rPr>
          <w:lang w:val="de-DE"/>
        </w:rPr>
      </w:pPr>
      <w:r>
        <w:rPr>
          <w:rFonts w:ascii="Segoe UI" w:eastAsia="Times New Roman" w:hAnsi="Segoe UI" w:cs="Segoe UI"/>
          <w:sz w:val="18"/>
          <w:szCs w:val="18"/>
          <w:lang w:val="de-DE"/>
        </w:rPr>
        <w:t xml:space="preserve">Also zusammengefasst setzen viele Researchers BERT schon für conversational agents für die unterschiedilchsten Aufgaben ein. </w:t>
      </w:r>
      <w:r w:rsidR="00EE1B98">
        <w:rPr>
          <w:rFonts w:ascii="Segoe UI" w:eastAsia="Times New Roman" w:hAnsi="Segoe UI" w:cs="Segoe UI"/>
          <w:sz w:val="18"/>
          <w:szCs w:val="18"/>
          <w:lang w:val="de-DE"/>
        </w:rPr>
        <w:t>Dabei haben sie immer das standard BERT modell eingesetzt (manchmal auch angepassen BERT, der unterschieldiche pretrianing objectives hatte, bsp. History embeddings,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CoQA)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downstream tasks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r w:rsidR="008D792D">
        <w:rPr>
          <w:lang w:val="de-DE"/>
        </w:rPr>
        <w:br w:type="page"/>
      </w:r>
    </w:p>
    <w:p w14:paraId="32F9C7EB" w14:textId="77777777" w:rsidR="008D792D" w:rsidRPr="008B5815" w:rsidRDefault="008D792D" w:rsidP="008D792D"/>
    <w:p w14:paraId="44ABF1B1" w14:textId="2E2F2DE0" w:rsidR="007801AC" w:rsidRDefault="008D792D" w:rsidP="00C17474">
      <w:pPr>
        <w:pStyle w:val="berschrift2"/>
        <w:numPr>
          <w:ilvl w:val="1"/>
          <w:numId w:val="4"/>
        </w:numPr>
        <w:ind w:left="578" w:hanging="578"/>
      </w:pPr>
      <w:bookmarkStart w:id="0" w:name="_Toc96413065"/>
      <w:r>
        <w:t>BERT and Conversational Agents</w:t>
      </w:r>
      <w:bookmarkEnd w:id="0"/>
    </w:p>
    <w:p w14:paraId="02DC2C0E" w14:textId="63D2A130" w:rsidR="008D792D" w:rsidRDefault="008D792D" w:rsidP="007801AC">
      <w:pPr>
        <w:pStyle w:val="Folgeabsatz"/>
        <w:numPr>
          <w:ilvl w:val="0"/>
          <w:numId w:val="17"/>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xNFQxNTo1OTo1Mi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1E0D83D" w14:textId="77777777" w:rsidR="008D792D" w:rsidRDefault="008D792D" w:rsidP="007801AC">
      <w:pPr>
        <w:pStyle w:val="Folgeabsatz"/>
        <w:numPr>
          <w:ilvl w:val="0"/>
          <w:numId w:val="17"/>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7801AC">
      <w:pPr>
        <w:pStyle w:val="Folgeabsatz"/>
        <w:numPr>
          <w:ilvl w:val="0"/>
          <w:numId w:val="17"/>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3FAE5611" w:rsidR="008D792D" w:rsidRDefault="008D792D" w:rsidP="007801AC">
      <w:pPr>
        <w:pStyle w:val="Folgeabsatz"/>
        <w:numPr>
          <w:ilvl w:val="0"/>
          <w:numId w:val="17"/>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E0VDE1OjU5OjU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5C96063C" w:rsidR="008D792D" w:rsidRDefault="005B358F" w:rsidP="007801AC">
      <w:pPr>
        <w:pStyle w:val="Folgeabsatz"/>
        <w:numPr>
          <w:ilvl w:val="0"/>
          <w:numId w:val="17"/>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xNFQxNTo1OTo1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aus Liste bestimmen, die dem Nutzer vorgeschlagen werden) and predicting topic (next topic that guides the user to the target topic)</w:t>
      </w:r>
    </w:p>
    <w:p w14:paraId="73620CE1" w14:textId="77777777" w:rsidR="008D792D" w:rsidRDefault="005B358F" w:rsidP="007801AC">
      <w:pPr>
        <w:pStyle w:val="Folgeabsatz"/>
        <w:numPr>
          <w:ilvl w:val="0"/>
          <w:numId w:val="17"/>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BERTserini approach (BERT macht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r>
        <w:t>Kurzer Hintergrund zu conversational agents und BERT</w:t>
      </w:r>
    </w:p>
    <w:p w14:paraId="73D31493" w14:textId="77777777" w:rsidR="008D792D" w:rsidRDefault="008D792D" w:rsidP="008D792D">
      <w:pPr>
        <w:pStyle w:val="Folgeabsatz"/>
        <w:numPr>
          <w:ilvl w:val="1"/>
          <w:numId w:val="6"/>
        </w:numPr>
      </w:pPr>
      <w:r>
        <w:t>Conversational agents in der Küche</w:t>
      </w:r>
    </w:p>
    <w:p w14:paraId="03C948D6" w14:textId="77777777" w:rsidR="008D792D" w:rsidRDefault="008D792D" w:rsidP="008D792D">
      <w:pPr>
        <w:pStyle w:val="Folgeabsatz"/>
        <w:numPr>
          <w:ilvl w:val="1"/>
          <w:numId w:val="6"/>
        </w:numPr>
      </w:pPr>
      <w:r>
        <w:t>Verbnidung zw. Den beiden herstellen</w:t>
      </w:r>
    </w:p>
    <w:p w14:paraId="5BFBEFEA" w14:textId="77777777" w:rsidR="008D792D" w:rsidRDefault="008D792D" w:rsidP="008D792D">
      <w:pPr>
        <w:pStyle w:val="Folgeabsatz"/>
        <w:numPr>
          <w:ilvl w:val="1"/>
          <w:numId w:val="6"/>
        </w:numPr>
      </w:pPr>
      <w:r>
        <w:t>Problem von BERT anteasern</w:t>
      </w:r>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Anpassen von BERT an eine bestimmte Domäne ist gut untersucht und es existieren unterschiedliche Ansätze. </w:t>
      </w:r>
    </w:p>
    <w:p w14:paraId="0713AA93" w14:textId="77777777" w:rsidR="008D792D" w:rsidRDefault="008D792D" w:rsidP="008D792D">
      <w:pPr>
        <w:pStyle w:val="Folgeabsatz"/>
        <w:numPr>
          <w:ilvl w:val="0"/>
          <w:numId w:val="9"/>
        </w:numPr>
      </w:pPr>
      <w:r>
        <w:t xml:space="preserve">Die am häufigsten vertretenen Ansätz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1" w:name="_Toc96413066"/>
      <w:r>
        <w:lastRenderedPageBreak/>
        <w:t>Adapting BERT for Different Domains</w:t>
      </w:r>
      <w:bookmarkEnd w:id="1"/>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2"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r>
        <w:t>Welche Ansätze existieren in der Literatur und was sind jeweils vor und nachteile</w:t>
      </w:r>
    </w:p>
    <w:p w14:paraId="272119AA" w14:textId="77777777" w:rsidR="008D792D" w:rsidRDefault="008D792D" w:rsidP="008D792D">
      <w:pPr>
        <w:pStyle w:val="Folgeabsatz"/>
        <w:numPr>
          <w:ilvl w:val="0"/>
          <w:numId w:val="10"/>
        </w:numPr>
      </w:pPr>
      <w:r>
        <w:t>Ich nehme DAPT, da …</w:t>
      </w:r>
    </w:p>
    <w:p w14:paraId="3BE2672C" w14:textId="77777777" w:rsidR="008D792D" w:rsidRDefault="008D792D" w:rsidP="008D792D">
      <w:pPr>
        <w:pStyle w:val="Folgeabsatz"/>
        <w:numPr>
          <w:ilvl w:val="0"/>
          <w:numId w:val="10"/>
        </w:numPr>
      </w:pPr>
      <w:r>
        <w:t>BERT wurde inzwischen für die verschiedensten Domänen angepasst, bspw. …</w:t>
      </w:r>
    </w:p>
    <w:p w14:paraId="779CE9B5" w14:textId="77777777" w:rsidR="008D792D" w:rsidRDefault="008D792D" w:rsidP="008D792D">
      <w:pPr>
        <w:pStyle w:val="Folgeabsatz"/>
        <w:numPr>
          <w:ilvl w:val="0"/>
          <w:numId w:val="10"/>
        </w:numPr>
      </w:pPr>
      <w:r>
        <w:t>BERT models for cooking domain sin dim nächsten Kapitel zusammengefasst</w:t>
      </w:r>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Es gibt schon arbeiten, die BERT für die Kochdomäne anpassen</w:t>
      </w:r>
    </w:p>
    <w:p w14:paraId="55F70656" w14:textId="77777777" w:rsidR="008D792D" w:rsidRDefault="008D792D" w:rsidP="008D792D">
      <w:pPr>
        <w:pStyle w:val="Folgeabsatz"/>
        <w:numPr>
          <w:ilvl w:val="0"/>
          <w:numId w:val="10"/>
        </w:numPr>
      </w:pPr>
      <w:r>
        <w:t>FoodBERT: weniger Daten, nur für sehr spezielle Aufgabe getestet und nicht auf CAs ausgerichtet</w:t>
      </w:r>
    </w:p>
    <w:p w14:paraId="00BB0336" w14:textId="77777777" w:rsidR="008D792D" w:rsidRDefault="008D792D" w:rsidP="008D792D">
      <w:pPr>
        <w:pStyle w:val="Folgeabsatz"/>
        <w:numPr>
          <w:ilvl w:val="0"/>
          <w:numId w:val="10"/>
        </w:numPr>
      </w:pPr>
      <w:r>
        <w:t>MenuNER (eher die Restaurant domäne)</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BERT ist toll und wird auch schon für CAs eingesetzt</w:t>
      </w:r>
    </w:p>
    <w:p w14:paraId="45C827CD" w14:textId="77777777" w:rsidR="008D792D" w:rsidRDefault="008D792D" w:rsidP="008D792D">
      <w:pPr>
        <w:pStyle w:val="Folgeabsatz"/>
        <w:numPr>
          <w:ilvl w:val="0"/>
          <w:numId w:val="10"/>
        </w:numPr>
      </w:pPr>
      <w:r>
        <w:t>BERT fehlt domänenspez. Wissen</w:t>
      </w:r>
    </w:p>
    <w:p w14:paraId="2AABCEC6" w14:textId="77777777" w:rsidR="008D792D" w:rsidRDefault="008D792D" w:rsidP="008D792D">
      <w:pPr>
        <w:pStyle w:val="Folgeabsatz"/>
        <w:numPr>
          <w:ilvl w:val="0"/>
          <w:numId w:val="10"/>
        </w:numPr>
      </w:pPr>
      <w:r>
        <w:t>BERT gibts für viele Domänen, allerdings noch nicht wirklich für die Kochdomäne</w:t>
      </w:r>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FoodBERT und anderes cookingBERT paper</w:t>
      </w:r>
      <w:r>
        <w:rPr>
          <w:highlight w:val="yellow"/>
        </w:rPr>
        <w:t xml:space="preserve"> + NER Paper zu FoodBase</w:t>
      </w:r>
    </w:p>
    <w:p w14:paraId="5ED3DD44" w14:textId="77777777" w:rsidR="008D792D" w:rsidRDefault="008D792D" w:rsidP="008D792D">
      <w:pPr>
        <w:pStyle w:val="Folgeabsatz"/>
        <w:numPr>
          <w:ilvl w:val="0"/>
          <w:numId w:val="7"/>
        </w:numPr>
      </w:pPr>
      <w:r>
        <w:t>Datensätze enthalten häufig nur wenige Daten</w:t>
      </w:r>
    </w:p>
    <w:p w14:paraId="00DC690D" w14:textId="77777777" w:rsidR="008D792D" w:rsidRDefault="008D792D" w:rsidP="008D792D">
      <w:pPr>
        <w:pStyle w:val="Folgeabsatz"/>
        <w:numPr>
          <w:ilvl w:val="0"/>
          <w:numId w:val="7"/>
        </w:numPr>
      </w:pPr>
      <w:r>
        <w:t>Beispiele, wann BERT im NLP angewandt wird/ werden kann:</w:t>
      </w:r>
    </w:p>
    <w:p w14:paraId="22B6C80E" w14:textId="77777777" w:rsidR="008D792D" w:rsidRDefault="008D792D" w:rsidP="008D792D">
      <w:pPr>
        <w:pStyle w:val="Folgeabsatz"/>
        <w:numPr>
          <w:ilvl w:val="0"/>
          <w:numId w:val="8"/>
        </w:numPr>
      </w:pPr>
      <w:r>
        <w:t>Foodie Fooderson</w:t>
      </w:r>
    </w:p>
    <w:p w14:paraId="59257AA1" w14:textId="77777777" w:rsidR="008D792D" w:rsidRDefault="005B358F" w:rsidP="008D792D">
      <w:pPr>
        <w:pStyle w:val="Folgeabsatz"/>
        <w:numPr>
          <w:ilvl w:val="0"/>
          <w:numId w:val="8"/>
        </w:numPr>
      </w:pPr>
      <w:hyperlink r:id="rId13"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Given the lack of exploration of neural embedding models for ingredient substitution and the challenges concerning evaluation, we propose several learningbased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r w:rsidRPr="00FB2C33">
        <w:rPr>
          <w:color w:val="FF0000"/>
          <w:lang w:val="en-US" w:eastAsia="en-US"/>
        </w:rPr>
        <w:t>Auswirkungen der Datenmenge auf DAPT kurz erläutern.</w:t>
      </w:r>
    </w:p>
    <w:p w14:paraId="5E17D938" w14:textId="77777777" w:rsidR="008D792D" w:rsidRPr="008A07FC" w:rsidRDefault="008D792D" w:rsidP="008D792D">
      <w:pPr>
        <w:pStyle w:val="berschrift2"/>
        <w:numPr>
          <w:ilvl w:val="1"/>
          <w:numId w:val="4"/>
        </w:numPr>
        <w:ind w:left="578" w:hanging="578"/>
        <w:rPr>
          <w:lang w:val="en-US" w:eastAsia="en-US"/>
        </w:rPr>
      </w:pPr>
      <w:bookmarkStart w:id="2" w:name="_Toc96413067"/>
      <w:r>
        <w:rPr>
          <w:lang w:val="en-US" w:eastAsia="en-US"/>
        </w:rPr>
        <w:t>BERT for the Cooking Domain</w:t>
      </w:r>
      <w:bookmarkEnd w:id="2"/>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3" w:name="_Toc96413068"/>
      <w:r>
        <w:rPr>
          <w:lang w:val="en-US" w:eastAsia="en-US"/>
        </w:rPr>
        <w:lastRenderedPageBreak/>
        <w:t>Summary and Key Differentiators</w:t>
      </w:r>
      <w:bookmarkEnd w:id="3"/>
    </w:p>
    <w:p w14:paraId="42153D27" w14:textId="77777777" w:rsidR="008D792D" w:rsidRDefault="008D792D" w:rsidP="008D792D">
      <w:pPr>
        <w:rPr>
          <w:lang w:val="en-US"/>
        </w:rPr>
      </w:pPr>
      <w:r>
        <w:rPr>
          <w:lang w:val="en-US"/>
        </w:rPr>
        <w:t>Andere Arbeiten haben BERT zwar schon für die Kochdomäne angepasst, allerdings mach ich 2 Sachen anders:</w:t>
      </w:r>
    </w:p>
    <w:p w14:paraId="43D7D876" w14:textId="77777777" w:rsidR="008D792D" w:rsidRDefault="008D792D" w:rsidP="008D792D">
      <w:pPr>
        <w:pStyle w:val="Folgeabsatz"/>
        <w:numPr>
          <w:ilvl w:val="0"/>
          <w:numId w:val="7"/>
        </w:numPr>
        <w:rPr>
          <w:lang w:val="en-US" w:eastAsia="en-US"/>
        </w:rPr>
      </w:pPr>
      <w:r>
        <w:rPr>
          <w:lang w:val="en-US" w:eastAsia="en-US"/>
        </w:rPr>
        <w:t>Größeren Datensatz für DAPT, was laut Literatur generell zu besseren Ergebnissen führen kann</w:t>
      </w:r>
    </w:p>
    <w:p w14:paraId="4A97F1CC" w14:textId="77777777" w:rsidR="008D792D" w:rsidRDefault="008D792D" w:rsidP="008D792D">
      <w:pPr>
        <w:pStyle w:val="Folgeabsatz"/>
        <w:numPr>
          <w:ilvl w:val="0"/>
          <w:numId w:val="7"/>
        </w:numPr>
        <w:rPr>
          <w:lang w:val="en-US" w:eastAsia="en-US"/>
        </w:rPr>
      </w:pPr>
      <w:r>
        <w:rPr>
          <w:lang w:val="en-US" w:eastAsia="en-US"/>
        </w:rPr>
        <w:t>Bisherige Modelle (FoodBERT) nur auf sehr speziellen/ wenigen Aufgaben getestet. Ich will für mehrere Aufgaben gucken, ob sich CookBERT für conversational agents im Kochbereich eignet, indem für mehrere relevante Tasks ausgewertet wird.</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3E2AA0C9" w:rsidR="00895E9E" w:rsidRDefault="00895E9E">
      <w:pPr>
        <w:rPr>
          <w:lang w:val="de-DE"/>
        </w:rPr>
      </w:pPr>
      <w:r>
        <w:rPr>
          <w:lang w:val="de-DE"/>
        </w:rPr>
        <w:br w:type="page"/>
      </w:r>
    </w:p>
    <w:p w14:paraId="04670275" w14:textId="7C253EE2" w:rsidR="00210F40" w:rsidRDefault="00895E9E" w:rsidP="00895E9E">
      <w:pPr>
        <w:rPr>
          <w:lang w:val="de-DE"/>
        </w:rPr>
      </w:pPr>
      <w:r w:rsidRPr="00895E9E">
        <w:rPr>
          <w:lang w:val="de-DE"/>
        </w:rPr>
        <w:lastRenderedPageBreak/>
        <w:t>Frummet</w:t>
      </w:r>
    </w:p>
    <w:p w14:paraId="3BEA625B" w14:textId="2FFD5087" w:rsidR="005137C5" w:rsidRDefault="0049591F" w:rsidP="005137C5">
      <w:pPr>
        <w:pStyle w:val="Listenabsatz"/>
        <w:numPr>
          <w:ilvl w:val="0"/>
          <w:numId w:val="13"/>
        </w:numPr>
        <w:rPr>
          <w:lang w:val="de-DE"/>
        </w:rPr>
      </w:pPr>
      <w:r>
        <w:rPr>
          <w:lang w:val="de-DE"/>
        </w:rPr>
        <w:t>In situ-study um die Informationsbedürfnisse der Nutzer beim Kochen zu untersuchen</w:t>
      </w:r>
    </w:p>
    <w:p w14:paraId="240711B4" w14:textId="168ED784" w:rsidR="00515031" w:rsidRDefault="00515031" w:rsidP="005137C5">
      <w:pPr>
        <w:pStyle w:val="Listenabsatz"/>
        <w:numPr>
          <w:ilvl w:val="0"/>
          <w:numId w:val="13"/>
        </w:numPr>
        <w:rPr>
          <w:lang w:val="de-DE"/>
        </w:rPr>
      </w:pPr>
      <w:r>
        <w:rPr>
          <w:lang w:val="de-DE"/>
        </w:rPr>
        <w:t>„our results provide an in-depth understanding oft he information needs occuring in the domain of home cooking“</w:t>
      </w:r>
    </w:p>
    <w:p w14:paraId="00EEA75E" w14:textId="3A268D1B" w:rsidR="00515031" w:rsidRDefault="00515031" w:rsidP="00515031">
      <w:pPr>
        <w:pStyle w:val="Listenabsatz"/>
        <w:numPr>
          <w:ilvl w:val="1"/>
          <w:numId w:val="13"/>
        </w:numPr>
        <w:rPr>
          <w:lang w:val="de-DE"/>
        </w:rPr>
      </w:pPr>
      <w:r>
        <w:rPr>
          <w:lang w:val="de-DE"/>
        </w:rPr>
        <w:t>They provide a detailed hierarchical taxonomy that shows a variety of different needs that can occur</w:t>
      </w:r>
    </w:p>
    <w:p w14:paraId="740009BD" w14:textId="2224F0FA" w:rsidR="00515031" w:rsidRDefault="00515031" w:rsidP="00515031">
      <w:pPr>
        <w:pStyle w:val="Listenabsatz"/>
        <w:numPr>
          <w:ilvl w:val="1"/>
          <w:numId w:val="13"/>
        </w:numPr>
        <w:rPr>
          <w:lang w:val="de-DE"/>
        </w:rPr>
      </w:pPr>
      <w:r>
        <w:rPr>
          <w:lang w:val="de-DE"/>
        </w:rPr>
        <w:t>Im Rahmend der Arbeit ist auch der CookversationalDatensatz entsanden, welcher in section … besprochen wird.</w:t>
      </w:r>
    </w:p>
    <w:p w14:paraId="7E3D5E57" w14:textId="3A9A442E" w:rsidR="0016549C" w:rsidRPr="00515031" w:rsidRDefault="0016549C" w:rsidP="00515031">
      <w:pPr>
        <w:pStyle w:val="Listenabsatz"/>
        <w:numPr>
          <w:ilvl w:val="1"/>
          <w:numId w:val="13"/>
        </w:numPr>
        <w:rPr>
          <w:lang w:val="de-DE"/>
        </w:rPr>
      </w:pPr>
      <w:r>
        <w:rPr>
          <w:lang w:val="de-DE"/>
        </w:rPr>
        <w:t xml:space="preserve">They also try to automatically identify those information needs based on their dataset. </w:t>
      </w:r>
      <w:r w:rsidRPr="0016549C">
        <w:rPr>
          <w:lang w:val="de-DE"/>
        </w:rPr>
        <w:sym w:font="Wingdings" w:char="F0E0"/>
      </w:r>
      <w:r>
        <w:rPr>
          <w:lang w:val="de-DE"/>
        </w:rPr>
        <w:t xml:space="preserve"> BERT models performed best but still not good enough </w:t>
      </w:r>
      <w:r w:rsidRPr="0016549C">
        <w:rPr>
          <w:lang w:val="de-DE"/>
        </w:rPr>
        <w:sym w:font="Wingdings" w:char="F0E0"/>
      </w:r>
      <w:r>
        <w:rPr>
          <w:lang w:val="de-DE"/>
        </w:rPr>
        <w:t xml:space="preserve"> </w:t>
      </w:r>
      <w:r w:rsidR="003C293C">
        <w:rPr>
          <w:lang w:val="de-DE"/>
        </w:rPr>
        <w:t>sie meinen, dass das einbeziehen von Kontext hilfreich ist</w:t>
      </w:r>
    </w:p>
    <w:p w14:paraId="1EC6B925" w14:textId="77777777" w:rsidR="00895E9E" w:rsidRDefault="00895E9E" w:rsidP="00895E9E">
      <w:pPr>
        <w:pStyle w:val="Folgeabsatz"/>
        <w:numPr>
          <w:ilvl w:val="0"/>
          <w:numId w:val="13"/>
        </w:numPr>
      </w:pPr>
      <w:r>
        <w:t xml:space="preserve">Im Paper wurden zudem noch unterschiedliche Machine Learning Ansätze und deren Performance bei der Klassifikation der Informationsbedürfnisse auf level 1 Ebene (enthält 11 Klassen) und für unterschiedliche Conditionen (utterance without context, utterance with 1 prev turn, utterance with all prev turns) verglichen. </w:t>
      </w:r>
    </w:p>
    <w:p w14:paraId="48B97DF5" w14:textId="77777777" w:rsidR="00895E9E" w:rsidRDefault="00895E9E" w:rsidP="00895E9E">
      <w:pPr>
        <w:pStyle w:val="Folgeabsatz"/>
        <w:numPr>
          <w:ilvl w:val="0"/>
          <w:numId w:val="13"/>
        </w:numPr>
      </w:pPr>
      <w:r>
        <w:t>They found that the GermanBERT model (</w:t>
      </w:r>
      <w:r w:rsidRPr="00294F60">
        <w:rPr>
          <w:highlight w:val="yellow"/>
        </w:rPr>
        <w:t>cite</w:t>
      </w:r>
      <w:r>
        <w:t xml:space="preserve">) performed best among the other approaches </w:t>
      </w:r>
    </w:p>
    <w:p w14:paraId="0F21FEB7" w14:textId="77777777" w:rsidR="00895E9E" w:rsidRDefault="00895E9E" w:rsidP="00895E9E">
      <w:pPr>
        <w:pStyle w:val="Folgeabsatz"/>
        <w:numPr>
          <w:ilvl w:val="0"/>
          <w:numId w:val="13"/>
        </w:numPr>
      </w:pPr>
      <w:r>
        <w:t xml:space="preserve">When looking at the conditions, where the utterance was prepended with 1 or all previous utterances, no significant differences between the models performance was found. </w:t>
      </w:r>
    </w:p>
    <w:p w14:paraId="26357CBC" w14:textId="77777777" w:rsidR="00895E9E" w:rsidRDefault="00895E9E" w:rsidP="00895E9E">
      <w:pPr>
        <w:pStyle w:val="Folgeabsatz"/>
        <w:numPr>
          <w:ilvl w:val="0"/>
          <w:numId w:val="13"/>
        </w:numPr>
      </w:pPr>
      <w:r>
        <w:t>During the coding process, they found context to be an important factor for identifying information needs and thus tested for the three conditions</w:t>
      </w:r>
    </w:p>
    <w:p w14:paraId="6CFF125C" w14:textId="77777777" w:rsidR="00895E9E" w:rsidRDefault="00895E9E" w:rsidP="00895E9E">
      <w:pPr>
        <w:pStyle w:val="Folgeabsatz"/>
        <w:numPr>
          <w:ilvl w:val="0"/>
          <w:numId w:val="13"/>
        </w:numPr>
      </w:pPr>
      <w:r>
        <w:t>They applied multiple baseline () and BERT-based models (GermanBERT and two multilingual BERT models)</w:t>
      </w:r>
    </w:p>
    <w:p w14:paraId="10703A00"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Similar to our results, Ren et al. [68] and Aliannejadi et al. [5] showed that including more context, i.e. conversational history, improves the classification performance of the current turn.</w:t>
      </w:r>
    </w:p>
    <w:p w14:paraId="3C6DDF1A"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Including the context in the form of previous turns, however, significantly improved results in competence-oriented needs Cooking technique and Preparation.</w:t>
      </w:r>
    </w:p>
    <w:p w14:paraId="5E14BEC3"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Beides Seite 21</w:t>
      </w:r>
    </w:p>
    <w:p w14:paraId="5CE72245" w14:textId="77777777" w:rsidR="00895E9E" w:rsidRDefault="00895E9E" w:rsidP="00895E9E">
      <w:pPr>
        <w:pStyle w:val="Listenabsatz"/>
        <w:numPr>
          <w:ilvl w:val="0"/>
          <w:numId w:val="13"/>
        </w:numPr>
        <w:spacing w:after="120" w:line="240" w:lineRule="auto"/>
        <w:rPr>
          <w:rFonts w:ascii="Segoe UI" w:hAnsi="Segoe UI" w:cs="Segoe UI"/>
          <w:sz w:val="18"/>
          <w:szCs w:val="18"/>
          <w:lang w:val="de-DE"/>
        </w:rPr>
      </w:pPr>
      <w:r>
        <w:rPr>
          <w:rFonts w:ascii="Segoe UI" w:hAnsi="Segoe UI" w:cs="Segoe UI"/>
          <w:sz w:val="18"/>
          <w:szCs w:val="18"/>
          <w:lang w:val="de-DE"/>
        </w:rPr>
        <w:t>Auch wenn es beim best-performendsten Model (GermanBERT, welches dann für die 3 conditions applied wurde) overall keine signifikanten unterschiede bei der Performance für die 3 conditions gibt, kann das hinzufügen von kontext in form von previous turns trotzdem für bestimmte information needs signifikant die Performance verbessern. Und wird deshalb als sinnvoll erachtet</w:t>
      </w:r>
    </w:p>
    <w:p w14:paraId="2A1A8C55" w14:textId="7703C032"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Das aber alles eher schon vorher in related work packen und nicht hier beim datensatz</w:t>
      </w:r>
    </w:p>
    <w:p w14:paraId="65F13B24" w14:textId="5C8B69E0" w:rsidR="005137C5" w:rsidRPr="005137C5" w:rsidRDefault="005137C5" w:rsidP="00895E9E">
      <w:pPr>
        <w:pStyle w:val="Listenabsatz"/>
        <w:numPr>
          <w:ilvl w:val="0"/>
          <w:numId w:val="16"/>
        </w:numPr>
        <w:spacing w:after="120" w:line="240" w:lineRule="auto"/>
        <w:rPr>
          <w:rFonts w:ascii="Segoe UI" w:hAnsi="Segoe UI" w:cs="Segoe UI"/>
          <w:b/>
          <w:bCs/>
          <w:sz w:val="18"/>
          <w:szCs w:val="18"/>
          <w:lang w:val="de-DE"/>
        </w:rPr>
      </w:pPr>
      <w:r w:rsidRPr="005137C5">
        <w:rPr>
          <w:rFonts w:ascii="Segoe UI" w:hAnsi="Segoe UI" w:cs="Segoe UI"/>
          <w:b/>
          <w:bCs/>
          <w:color w:val="FF0000"/>
          <w:sz w:val="18"/>
          <w:szCs w:val="18"/>
          <w:lang w:val="de-DE"/>
        </w:rPr>
        <w:t>Der Vorschlag, dass BERT Domänenspezifisches Wissen fehlt, wurde auch von Schwabl gemacht!</w:t>
      </w:r>
    </w:p>
    <w:p w14:paraId="2124E089" w14:textId="389A93A7" w:rsidR="00660598" w:rsidRDefault="00660598">
      <w:pPr>
        <w:rPr>
          <w:lang w:val="de-DE"/>
        </w:rPr>
      </w:pPr>
      <w:r>
        <w:rPr>
          <w:lang w:val="de-DE"/>
        </w:rPr>
        <w:br w:type="page"/>
      </w:r>
    </w:p>
    <w:p w14:paraId="5CAF5CA5" w14:textId="6DF0474B" w:rsidR="00660598" w:rsidRDefault="005137C5" w:rsidP="00660598">
      <w:pPr>
        <w:rPr>
          <w:lang w:val="de-DE"/>
        </w:rPr>
      </w:pPr>
      <w:r>
        <w:rPr>
          <w:lang w:val="de-DE"/>
        </w:rPr>
        <w:lastRenderedPageBreak/>
        <w:t>Sabrina paper</w:t>
      </w:r>
    </w:p>
    <w:p w14:paraId="11B4120D" w14:textId="184B69D1" w:rsidR="00DF62E0" w:rsidRPr="004D7AEF" w:rsidRDefault="002338EF" w:rsidP="004D7AEF">
      <w:pPr>
        <w:pStyle w:val="Listenabsatz"/>
        <w:numPr>
          <w:ilvl w:val="0"/>
          <w:numId w:val="13"/>
        </w:numPr>
        <w:rPr>
          <w:lang w:val="de-DE"/>
        </w:rPr>
      </w:pPr>
      <w:r>
        <w:rPr>
          <w:lang w:val="de-DE"/>
        </w:rPr>
        <w:t>Untersucht, wie Nutzer mit conversational agent for recipe recommendation interagieren</w:t>
      </w:r>
    </w:p>
    <w:p w14:paraId="76625292" w14:textId="04D0B0F6" w:rsidR="002338EF" w:rsidRDefault="002338EF" w:rsidP="004D7AEF">
      <w:pPr>
        <w:pStyle w:val="Listenabsatz"/>
        <w:numPr>
          <w:ilvl w:val="0"/>
          <w:numId w:val="16"/>
        </w:numPr>
        <w:rPr>
          <w:lang w:val="de-DE"/>
        </w:rPr>
      </w:pPr>
      <w:r>
        <w:rPr>
          <w:lang w:val="de-DE"/>
        </w:rPr>
        <w:t>Wizard of oz Methode wurde verwendet</w:t>
      </w:r>
    </w:p>
    <w:p w14:paraId="4413B452" w14:textId="3DBF2B48" w:rsidR="002338EF" w:rsidRDefault="002338EF" w:rsidP="002338EF">
      <w:pPr>
        <w:pStyle w:val="Listenabsatz"/>
        <w:numPr>
          <w:ilvl w:val="1"/>
          <w:numId w:val="13"/>
        </w:numPr>
        <w:rPr>
          <w:lang w:val="de-DE"/>
        </w:rPr>
      </w:pPr>
      <w:r>
        <w:rPr>
          <w:lang w:val="de-DE"/>
        </w:rPr>
        <w:t>28 participants für zwei conditions: audio based und text based</w:t>
      </w:r>
    </w:p>
    <w:p w14:paraId="69EC301C" w14:textId="20272DED" w:rsidR="002338EF" w:rsidRDefault="002338EF" w:rsidP="002338EF">
      <w:pPr>
        <w:pStyle w:val="Listenabsatz"/>
        <w:numPr>
          <w:ilvl w:val="1"/>
          <w:numId w:val="13"/>
        </w:numPr>
        <w:rPr>
          <w:lang w:val="de-DE"/>
        </w:rPr>
      </w:pPr>
      <w:r>
        <w:rPr>
          <w:lang w:val="de-DE"/>
        </w:rPr>
        <w:t>The participants interacted with the wizard (they thought it was a bot) to complete three recipe finding tasks</w:t>
      </w:r>
    </w:p>
    <w:p w14:paraId="4DDE5C38" w14:textId="3278614C" w:rsidR="001508B7" w:rsidRPr="001508B7" w:rsidRDefault="004D7AEF" w:rsidP="001508B7">
      <w:pPr>
        <w:pStyle w:val="Listenabsatz"/>
        <w:numPr>
          <w:ilvl w:val="0"/>
          <w:numId w:val="13"/>
        </w:numPr>
        <w:rPr>
          <w:lang w:val="de-DE"/>
        </w:rPr>
      </w:pPr>
      <w:r>
        <w:rPr>
          <w:lang w:val="de-DE"/>
        </w:rPr>
        <w:t>Propose Framework for the conversationa flow in a future possible conversational agent for recipe recommendation</w:t>
      </w:r>
    </w:p>
    <w:p w14:paraId="6AF50E3E" w14:textId="24102E66" w:rsidR="002338EF" w:rsidRDefault="002338EF" w:rsidP="005137C5">
      <w:pPr>
        <w:pStyle w:val="Listenabsatz"/>
        <w:numPr>
          <w:ilvl w:val="0"/>
          <w:numId w:val="13"/>
        </w:numPr>
        <w:rPr>
          <w:lang w:val="de-DE"/>
        </w:rPr>
      </w:pPr>
      <w:r>
        <w:rPr>
          <w:lang w:val="de-DE"/>
        </w:rPr>
        <w:t>Their results are mostly encouraging for future development of such a conversational agent, but also provide insights into the complexity of building such a system</w:t>
      </w:r>
    </w:p>
    <w:p w14:paraId="0843CB5C" w14:textId="3F2332A3" w:rsidR="001508B7" w:rsidRDefault="001508B7" w:rsidP="001508B7">
      <w:pPr>
        <w:pStyle w:val="Listenabsatz"/>
        <w:numPr>
          <w:ilvl w:val="1"/>
          <w:numId w:val="13"/>
        </w:numPr>
        <w:rPr>
          <w:lang w:val="de-DE"/>
        </w:rPr>
      </w:pPr>
      <w:r>
        <w:rPr>
          <w:lang w:val="de-DE"/>
        </w:rPr>
        <w:t>Many conversations oft he study followed this framework</w:t>
      </w:r>
    </w:p>
    <w:p w14:paraId="7C1D28D8" w14:textId="4B0A0A00" w:rsidR="0049591F" w:rsidRPr="0049591F" w:rsidRDefault="0049591F" w:rsidP="0049591F">
      <w:pPr>
        <w:rPr>
          <w:lang w:val="de-DE"/>
        </w:rPr>
      </w:pPr>
    </w:p>
    <w:sectPr w:rsidR="0049591F" w:rsidRPr="0049591F"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346D0" w14:textId="77777777" w:rsidR="005B358F" w:rsidRDefault="005B358F" w:rsidP="008D792D">
      <w:pPr>
        <w:spacing w:after="0" w:line="240" w:lineRule="auto"/>
      </w:pPr>
      <w:r>
        <w:separator/>
      </w:r>
    </w:p>
  </w:endnote>
  <w:endnote w:type="continuationSeparator" w:id="0">
    <w:p w14:paraId="1F70C8D0" w14:textId="77777777" w:rsidR="005B358F" w:rsidRDefault="005B358F"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339C4" w14:textId="77777777" w:rsidR="005B358F" w:rsidRDefault="005B358F" w:rsidP="008D792D">
      <w:pPr>
        <w:spacing w:after="0" w:line="240" w:lineRule="auto"/>
      </w:pPr>
      <w:r>
        <w:separator/>
      </w:r>
    </w:p>
  </w:footnote>
  <w:footnote w:type="continuationSeparator" w:id="0">
    <w:p w14:paraId="50F2FB2C" w14:textId="77777777" w:rsidR="005B358F" w:rsidRDefault="005B358F" w:rsidP="008D7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273006"/>
    <w:multiLevelType w:val="hybridMultilevel"/>
    <w:tmpl w:val="4A6C8F9A"/>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7"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0"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1"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5" w15:restartNumberingAfterBreak="0">
    <w:nsid w:val="73BA799C"/>
    <w:multiLevelType w:val="hybridMultilevel"/>
    <w:tmpl w:val="343E9634"/>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7"/>
  </w:num>
  <w:num w:numId="4">
    <w:abstractNumId w:val="11"/>
  </w:num>
  <w:num w:numId="5">
    <w:abstractNumId w:val="13"/>
  </w:num>
  <w:num w:numId="6">
    <w:abstractNumId w:val="0"/>
  </w:num>
  <w:num w:numId="7">
    <w:abstractNumId w:val="5"/>
  </w:num>
  <w:num w:numId="8">
    <w:abstractNumId w:val="12"/>
  </w:num>
  <w:num w:numId="9">
    <w:abstractNumId w:val="16"/>
  </w:num>
  <w:num w:numId="10">
    <w:abstractNumId w:val="6"/>
  </w:num>
  <w:num w:numId="11">
    <w:abstractNumId w:val="14"/>
  </w:num>
  <w:num w:numId="12">
    <w:abstractNumId w:val="3"/>
  </w:num>
  <w:num w:numId="13">
    <w:abstractNumId w:val="4"/>
  </w:num>
  <w:num w:numId="14">
    <w:abstractNumId w:val="10"/>
  </w:num>
  <w:num w:numId="15">
    <w:abstractNumId w:val="8"/>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508B7"/>
    <w:rsid w:val="0016549C"/>
    <w:rsid w:val="00167233"/>
    <w:rsid w:val="0019119F"/>
    <w:rsid w:val="00194C69"/>
    <w:rsid w:val="001A4782"/>
    <w:rsid w:val="001A63E6"/>
    <w:rsid w:val="001A7A2A"/>
    <w:rsid w:val="001C527A"/>
    <w:rsid w:val="001E4F91"/>
    <w:rsid w:val="00201EAB"/>
    <w:rsid w:val="002059E6"/>
    <w:rsid w:val="00210F40"/>
    <w:rsid w:val="00211C11"/>
    <w:rsid w:val="00211CCD"/>
    <w:rsid w:val="002338EF"/>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B69B7"/>
    <w:rsid w:val="003C293C"/>
    <w:rsid w:val="003D330F"/>
    <w:rsid w:val="003D7B9D"/>
    <w:rsid w:val="003E018D"/>
    <w:rsid w:val="003E02E6"/>
    <w:rsid w:val="003E6345"/>
    <w:rsid w:val="003F46BA"/>
    <w:rsid w:val="00400BF7"/>
    <w:rsid w:val="00402045"/>
    <w:rsid w:val="00404FBB"/>
    <w:rsid w:val="00411157"/>
    <w:rsid w:val="00411B10"/>
    <w:rsid w:val="00417E48"/>
    <w:rsid w:val="004216F0"/>
    <w:rsid w:val="00421D77"/>
    <w:rsid w:val="00422FA9"/>
    <w:rsid w:val="00425716"/>
    <w:rsid w:val="004278EC"/>
    <w:rsid w:val="00434DD8"/>
    <w:rsid w:val="0043688D"/>
    <w:rsid w:val="004464B4"/>
    <w:rsid w:val="00461015"/>
    <w:rsid w:val="004667D8"/>
    <w:rsid w:val="004953C6"/>
    <w:rsid w:val="0049591F"/>
    <w:rsid w:val="004970BA"/>
    <w:rsid w:val="004A32EB"/>
    <w:rsid w:val="004A3929"/>
    <w:rsid w:val="004D7AEF"/>
    <w:rsid w:val="004E004E"/>
    <w:rsid w:val="004E5AC2"/>
    <w:rsid w:val="004F74DD"/>
    <w:rsid w:val="004F753D"/>
    <w:rsid w:val="00513561"/>
    <w:rsid w:val="005137C5"/>
    <w:rsid w:val="00515031"/>
    <w:rsid w:val="005212C9"/>
    <w:rsid w:val="00535B4C"/>
    <w:rsid w:val="00535B8F"/>
    <w:rsid w:val="00551F61"/>
    <w:rsid w:val="00553343"/>
    <w:rsid w:val="00555301"/>
    <w:rsid w:val="00561E29"/>
    <w:rsid w:val="00566ECC"/>
    <w:rsid w:val="005831DC"/>
    <w:rsid w:val="00587B7A"/>
    <w:rsid w:val="00590186"/>
    <w:rsid w:val="005B358F"/>
    <w:rsid w:val="005D2F86"/>
    <w:rsid w:val="005D4F0A"/>
    <w:rsid w:val="005F01CF"/>
    <w:rsid w:val="005F430C"/>
    <w:rsid w:val="00602F2E"/>
    <w:rsid w:val="00611AFE"/>
    <w:rsid w:val="00627120"/>
    <w:rsid w:val="006346A6"/>
    <w:rsid w:val="00643B22"/>
    <w:rsid w:val="006459E0"/>
    <w:rsid w:val="00660598"/>
    <w:rsid w:val="006A0E63"/>
    <w:rsid w:val="006A23C3"/>
    <w:rsid w:val="006A76E5"/>
    <w:rsid w:val="006C38F5"/>
    <w:rsid w:val="006E2474"/>
    <w:rsid w:val="006F0F77"/>
    <w:rsid w:val="006F3363"/>
    <w:rsid w:val="00722437"/>
    <w:rsid w:val="00733533"/>
    <w:rsid w:val="00746BAC"/>
    <w:rsid w:val="007532C1"/>
    <w:rsid w:val="00756E9A"/>
    <w:rsid w:val="007615A0"/>
    <w:rsid w:val="00770F9C"/>
    <w:rsid w:val="00776B26"/>
    <w:rsid w:val="007801AC"/>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95E9E"/>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31887"/>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17474"/>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21E2"/>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014"/>
    <w:rsid w:val="00DC5D0B"/>
    <w:rsid w:val="00DD0725"/>
    <w:rsid w:val="00DD7265"/>
    <w:rsid w:val="00DE75ED"/>
    <w:rsid w:val="00DF62E0"/>
    <w:rsid w:val="00E007CC"/>
    <w:rsid w:val="00E02E9B"/>
    <w:rsid w:val="00E26324"/>
    <w:rsid w:val="00E413C6"/>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 w:type="paragraph" w:styleId="Titel">
    <w:name w:val="Title"/>
    <w:basedOn w:val="Standard"/>
    <w:next w:val="Standard"/>
    <w:link w:val="TitelZchn"/>
    <w:uiPriority w:val="10"/>
    <w:qFormat/>
    <w:rsid w:val="00421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216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cseweb.ucsd.edu/~jmcauley/pdfs/emnlp19c.pdf"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arxiv.org/abs/1812.11806"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057ED6"/>
    <w:rsid w:val="00494622"/>
    <w:rsid w:val="005E77E0"/>
    <w:rsid w:val="00755B1B"/>
    <w:rsid w:val="007A3486"/>
    <w:rsid w:val="007B0EFF"/>
    <w:rsid w:val="008D1A60"/>
    <w:rsid w:val="00986F12"/>
    <w:rsid w:val="009E402A"/>
    <w:rsid w:val="00BE2DB3"/>
    <w:rsid w:val="00C84825"/>
    <w:rsid w:val="00D42941"/>
    <w:rsid w:val="00D57B35"/>
    <w:rsid w:val="00E50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03EA"/>
    <w:rPr>
      <w:color w:val="808080"/>
    </w:rPr>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43867BD26FCA4991A43EDA79A4A3F854">
    <w:name w:val="43867BD26FCA4991A43EDA79A4A3F854"/>
    <w:rsid w:val="00E503EA"/>
  </w:style>
  <w:style w:type="paragraph" w:customStyle="1" w:styleId="2B991EB0ADD84083914AF2605BBC1F0A">
    <w:name w:val="2B991EB0ADD84083914AF2605BBC1F0A"/>
    <w:rsid w:val="00E503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9697</Words>
  <Characters>55278</Characters>
  <Application>Microsoft Office Word</Application>
  <DocSecurity>0</DocSecurity>
  <Lines>460</Lines>
  <Paragraphs>1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38</cp:revision>
  <dcterms:created xsi:type="dcterms:W3CDTF">2022-02-16T12:22:00Z</dcterms:created>
  <dcterms:modified xsi:type="dcterms:W3CDTF">2022-03-20T12:25:00Z</dcterms:modified>
</cp:coreProperties>
</file>